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3C0BD590"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r w:rsidRPr="006E1387">
        <w:rPr>
          <w:rFonts w:ascii="Times New Roman" w:hAnsi="Times New Roman" w:cs="Times New Roman"/>
          <w:sz w:val="24"/>
          <w:szCs w:val="24"/>
        </w:rPr>
        <w:t xml:space="preserve">50% of 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in LRP1B,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7"/>
      <w:commentRangeStart w:id="8"/>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7"/>
      <w:r w:rsidR="00814D3A">
        <w:rPr>
          <w:rStyle w:val="CommentReference"/>
        </w:rPr>
        <w:commentReference w:id="7"/>
      </w:r>
      <w:commentRangeEnd w:id="8"/>
      <w:r w:rsidR="006D2266">
        <w:rPr>
          <w:rStyle w:val="CommentReference"/>
        </w:rPr>
        <w:commentReference w:id="8"/>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9"/>
      <w:commentRangeStart w:id="10"/>
      <w:r w:rsidRPr="00065370">
        <w:rPr>
          <w:rFonts w:ascii="Times New Roman" w:hAnsi="Times New Roman" w:cs="Times New Roman"/>
          <w:sz w:val="24"/>
          <w:szCs w:val="24"/>
        </w:rPr>
        <w:t xml:space="preserve">extended sequence investigation </w:t>
      </w:r>
      <w:commentRangeEnd w:id="9"/>
      <w:r w:rsidR="00761EAE">
        <w:rPr>
          <w:rStyle w:val="CommentReference"/>
        </w:rPr>
        <w:commentReference w:id="9"/>
      </w:r>
      <w:commentRangeEnd w:id="10"/>
      <w:r w:rsidR="006D2266">
        <w:rPr>
          <w:rStyle w:val="CommentReference"/>
        </w:rPr>
        <w:commentReference w:id="10"/>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1"/>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1"/>
      <w:r w:rsidR="00CF5847">
        <w:rPr>
          <w:rStyle w:val="CommentReference"/>
        </w:rPr>
        <w:commentReference w:id="11"/>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2D0CB66D"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cite </w:t>
      </w:r>
      <w:r w:rsidR="002410D2">
        <w:rPr>
          <w:rFonts w:ascii="Times New Roman" w:hAnsi="Times New Roman" w:cs="Times New Roman" w:hint="eastAsia"/>
          <w:sz w:val="24"/>
          <w:szCs w:val="24"/>
        </w:rPr>
        <w:t>songling poon and huang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ng et al., STM paper)</w:t>
      </w:r>
      <w:r w:rsidR="009D3010" w:rsidRPr="009D3010">
        <w:rPr>
          <w:rFonts w:ascii="Times New Roman" w:hAnsi="Times New Roman" w:cs="Times New Roman"/>
          <w:sz w:val="24"/>
          <w:szCs w:val="24"/>
        </w:rPr>
        <w:t xml:space="preserve">. </w:t>
      </w:r>
      <w:commentRangeStart w:id="12"/>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12"/>
      <w:r>
        <w:rPr>
          <w:rStyle w:val="CommentReference"/>
        </w:rPr>
        <w:commentReference w:id="12"/>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112E7A">
        <w:rPr>
          <w:rFonts w:ascii="Times New Roman" w:hAnsi="Times New Roman" w:cs="Times New Roman" w:hint="eastAsia"/>
          <w:sz w:val="24"/>
          <w:szCs w:val="24"/>
        </w:rPr>
        <w:t xml:space="preserve">,that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689FB29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13"/>
      <w:commentRangeStart w:id="14"/>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w:t>
      </w:r>
      <w:commentRangeEnd w:id="13"/>
      <w:r w:rsidR="005146ED">
        <w:rPr>
          <w:rStyle w:val="CommentReference"/>
        </w:rPr>
        <w:commentReference w:id="13"/>
      </w:r>
      <w:commentRangeEnd w:id="14"/>
      <w:r w:rsidR="007570CA">
        <w:rPr>
          <w:rStyle w:val="CommentReference"/>
        </w:rPr>
        <w:commentReference w:id="14"/>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006A8CD0"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sequence context</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reference Alexandrov 2020 and the excel spreadsheet that is no</w:t>
      </w:r>
      <w:r w:rsidR="00A11668">
        <w:rPr>
          <w:rFonts w:ascii="Times New Roman" w:hAnsi="Times New Roman" w:cs="Times New Roman" w:hint="eastAsia"/>
          <w:sz w:val="24"/>
          <w:szCs w:val="24"/>
        </w:rPr>
        <w:t>w</w:t>
      </w:r>
      <w:r w:rsidR="000A6AB6">
        <w:rPr>
          <w:rFonts w:ascii="Times New Roman" w:hAnsi="Times New Roman" w:cs="Times New Roman"/>
          <w:sz w:val="24"/>
          <w:szCs w:val="24"/>
        </w:rPr>
        <w:t xml:space="preserve"> at COSMIC</w:t>
      </w:r>
      <w:r w:rsidR="00A11668">
        <w:rPr>
          <w:rFonts w:ascii="Times New Roman" w:hAnsi="Times New Roman" w:cs="Times New Roman" w:hint="eastAsia"/>
          <w:sz w:val="24"/>
          <w:szCs w:val="24"/>
        </w:rPr>
        <w:t xml:space="preserve">, more details can be found at </w:t>
      </w:r>
      <w:r w:rsidR="00072A14" w:rsidRPr="00072A14">
        <w:rPr>
          <w:rFonts w:ascii="Times New Roman" w:hAnsi="Times New Roman" w:cs="Times New Roman"/>
          <w:sz w:val="24"/>
          <w:szCs w:val="24"/>
        </w:rPr>
        <w:t>https://cancer.sanger.ac.uk/signatures/documents/4/PCAWG7_indel_classification_2021_08_31.xlsx</w:t>
      </w:r>
      <w:r w:rsidR="000A6AB6">
        <w:rPr>
          <w:rFonts w:ascii="Times New Roman" w:hAnsi="Times New Roman" w:cs="Times New Roman"/>
          <w:sz w:val="24"/>
          <w:szCs w:val="24"/>
        </w:rPr>
        <w:t>&gt;</w:t>
      </w:r>
      <w:r w:rsidRPr="008A1C58">
        <w:rPr>
          <w:rFonts w:ascii="Times New Roman" w:hAnsi="Times New Roman" w:cs="Times New Roman"/>
          <w:sz w:val="24"/>
          <w:szCs w:val="24"/>
        </w:rPr>
        <w:t>.</w:t>
      </w:r>
      <w:commentRangeStart w:id="15"/>
      <w:r w:rsidRPr="008A1C58">
        <w:rPr>
          <w:rFonts w:ascii="Times New Roman" w:hAnsi="Times New Roman" w:cs="Times New Roman"/>
          <w:sz w:val="24"/>
          <w:szCs w:val="24"/>
        </w:rPr>
        <w:t xml:space="preserve"> </w:t>
      </w:r>
      <w:commentRangeEnd w:id="15"/>
      <w:r w:rsidR="003D5BC9">
        <w:rPr>
          <w:rStyle w:val="CommentReference"/>
        </w:rPr>
        <w:commentReference w:id="15"/>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r w:rsidR="00AA2F80" w:rsidRPr="008A1C58">
        <w:rPr>
          <w:rFonts w:ascii="Times New Roman" w:hAnsi="Times New Roman" w:cs="Times New Roman"/>
          <w:sz w:val="24"/>
          <w:szCs w:val="24"/>
        </w:rPr>
        <w:t xml:space="preserve">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w:t>
      </w:r>
      <w:r w:rsidRPr="00B517FD">
        <w:rPr>
          <w:rFonts w:ascii="Times New Roman" w:hAnsi="Times New Roman" w:cs="Times New Roman"/>
          <w:sz w:val="24"/>
          <w:szCs w:val="24"/>
        </w:rPr>
        <w:lastRenderedPageBreak/>
        <w:t xml:space="preserve">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w:t>
      </w:r>
      <w:r w:rsidR="00394149">
        <w:rPr>
          <w:rFonts w:ascii="Times New Roman" w:hAnsi="Times New Roman" w:cs="Times New Roman" w:hint="eastAsia"/>
          <w:sz w:val="24"/>
          <w:szCs w:val="24"/>
        </w:rPr>
        <w:lastRenderedPageBreak/>
        <w:t xml:space="preserve">(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an be reconstructed by other signatures. Next, we compared our mSigHdp-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lastRenderedPageBreak/>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t>
      </w:r>
      <w:r w:rsidR="004235BD" w:rsidRPr="004235BD">
        <w:rPr>
          <w:rFonts w:ascii="Times New Roman" w:hAnsi="Times New Roman" w:cs="Times New Roman"/>
          <w:sz w:val="24"/>
          <w:szCs w:val="24"/>
        </w:rPr>
        <w:lastRenderedPageBreak/>
        <w:t xml:space="preserve">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A). These findings suggest </w:t>
      </w:r>
      <w:r w:rsidRPr="00706990">
        <w:rPr>
          <w:rFonts w:ascii="Times New Roman" w:hAnsi="Times New Roman" w:cs="Times New Roman"/>
          <w:sz w:val="24"/>
          <w:szCs w:val="24"/>
        </w:rPr>
        <w:lastRenderedPageBreak/>
        <w:t>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w:t>
      </w:r>
      <w:r w:rsidRPr="00442D83">
        <w:rPr>
          <w:rFonts w:ascii="Times New Roman" w:hAnsi="Times New Roman" w:cs="Times New Roman"/>
          <w:sz w:val="24"/>
          <w:szCs w:val="24"/>
        </w:rPr>
        <w:lastRenderedPageBreak/>
        <w:t>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lastRenderedPageBreak/>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 xml:space="preserve">Thus, H_ID29 provides a more accurate representation of the genomic footprints associated with TOP1-TAM (transcription-associated mutagenesis) during the cleavage of embedded ribonucleotides in the absence of RNASEH2A </w:t>
      </w:r>
      <w:r w:rsidRPr="00744AA4">
        <w:rPr>
          <w:rFonts w:ascii="Times New Roman" w:hAnsi="Times New Roman" w:cs="Times New Roman"/>
          <w:sz w:val="24"/>
          <w:szCs w:val="24"/>
        </w:rPr>
        <w:lastRenderedPageBreak/>
        <w:t>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6" w:name="_Hlk190965870"/>
      <w:r w:rsidRPr="00C46126">
        <w:rPr>
          <w:rFonts w:ascii="Times New Roman" w:hAnsi="Times New Roman" w:cs="Times New Roman"/>
          <w:sz w:val="24"/>
          <w:szCs w:val="24"/>
        </w:rPr>
        <w:t>Fisher's exact tests</w:t>
      </w:r>
      <w:bookmarkEnd w:id="16"/>
      <w:r w:rsidRPr="00C46126">
        <w:rPr>
          <w:rFonts w:ascii="Times New Roman" w:hAnsi="Times New Roman" w:cs="Times New Roman"/>
          <w:sz w:val="24"/>
          <w:szCs w:val="24"/>
        </w:rPr>
        <w:t xml:space="preserve"> </w:t>
      </w:r>
      <w:bookmarkStart w:id="17" w:name="_Hlk190965885"/>
      <w:r w:rsidRPr="00C46126">
        <w:rPr>
          <w:rFonts w:ascii="Times New Roman" w:hAnsi="Times New Roman" w:cs="Times New Roman"/>
          <w:sz w:val="24"/>
          <w:szCs w:val="24"/>
        </w:rPr>
        <w:t>within each cancer type</w:t>
      </w:r>
      <w:bookmarkEnd w:id="17"/>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5E150663" w14:textId="49E1616F" w:rsidR="00524A21" w:rsidRPr="00524A21" w:rsidRDefault="00524A21" w:rsidP="00524A21">
      <w:pPr>
        <w:spacing w:line="480" w:lineRule="auto"/>
        <w:rPr>
          <w:ins w:id="18" w:author="Mo Liu" w:date="2025-03-19T17:31:00Z" w16du:dateUtc="2025-03-19T09:31:00Z"/>
          <w:rFonts w:ascii="Times New Roman" w:hAnsi="Times New Roman" w:cs="Times New Roman"/>
          <w:sz w:val="24"/>
          <w:szCs w:val="24"/>
        </w:rPr>
      </w:pPr>
      <w:ins w:id="19" w:author="Mo Liu" w:date="2025-03-19T17:32:00Z" w16du:dateUtc="2025-03-19T09:32:00Z">
        <w:r>
          <w:rPr>
            <w:rFonts w:ascii="Times New Roman" w:hAnsi="Times New Roman" w:cs="Times New Roman" w:hint="eastAsia"/>
            <w:sz w:val="24"/>
            <w:szCs w:val="24"/>
          </w:rPr>
          <w:t>T</w:t>
        </w:r>
      </w:ins>
      <w:ins w:id="20" w:author="Mo Liu" w:date="2025-03-19T17:31:00Z" w16du:dateUtc="2025-03-19T09:31:00Z">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8C).</w:t>
        </w:r>
      </w:ins>
    </w:p>
    <w:p w14:paraId="6EA553B0" w14:textId="77777777" w:rsidR="00524A21" w:rsidRPr="00524A21" w:rsidRDefault="00524A21" w:rsidP="00524A21">
      <w:pPr>
        <w:spacing w:line="480" w:lineRule="auto"/>
        <w:rPr>
          <w:ins w:id="21" w:author="Mo Liu" w:date="2025-03-19T17:31:00Z" w16du:dateUtc="2025-03-19T09:31:00Z"/>
          <w:rFonts w:ascii="Times New Roman" w:hAnsi="Times New Roman" w:cs="Times New Roman"/>
          <w:sz w:val="24"/>
          <w:szCs w:val="24"/>
        </w:rPr>
      </w:pPr>
      <w:ins w:id="22" w:author="Mo Liu" w:date="2025-03-19T17:31:00Z" w16du:dateUtc="2025-03-19T09:31:00Z">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Notably, the tobacco smoking signature (C_ID3) accounted for nearly 50% of cytosine deletions (DEL:C:1:1) and thymine insertions in LRP1B, a gene previously implicated in lung cancer pathogenesis (Ding et al., 2008).</w:t>
        </w:r>
      </w:ins>
    </w:p>
    <w:p w14:paraId="26D899E6" w14:textId="77777777" w:rsidR="00524A21" w:rsidRPr="00524A21" w:rsidRDefault="00524A21" w:rsidP="00524A21">
      <w:pPr>
        <w:spacing w:line="480" w:lineRule="auto"/>
        <w:rPr>
          <w:ins w:id="23" w:author="Mo Liu" w:date="2025-03-19T17:31:00Z" w16du:dateUtc="2025-03-19T09:31:00Z"/>
          <w:rFonts w:ascii="Times New Roman" w:hAnsi="Times New Roman" w:cs="Times New Roman"/>
          <w:sz w:val="24"/>
          <w:szCs w:val="24"/>
        </w:rPr>
      </w:pPr>
      <w:ins w:id="24" w:author="Mo Liu" w:date="2025-03-19T17:31:00Z" w16du:dateUtc="2025-03-19T09:31:00Z">
        <w:r w:rsidRPr="00524A21">
          <w:rPr>
            <w:rFonts w:ascii="Times New Roman" w:hAnsi="Times New Roman" w:cs="Times New Roman"/>
            <w:sz w:val="24"/>
            <w:szCs w:val="24"/>
          </w:rPr>
          <w:t>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25" w:author="Mo Liu" w:date="2025-03-19T17:31:00Z" w16du:dateUtc="2025-03-19T09:31:00Z"/>
          <w:rFonts w:ascii="Times New Roman" w:hAnsi="Times New Roman" w:cs="Times New Roman" w:hint="eastAsia"/>
          <w:sz w:val="24"/>
          <w:szCs w:val="24"/>
        </w:rPr>
      </w:pPr>
      <w:ins w:id="26"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w:t>
        </w:r>
        <w:r w:rsidRPr="00524A21">
          <w:rPr>
            <w:rFonts w:ascii="Times New Roman" w:hAnsi="Times New Roman" w:cs="Times New Roman"/>
            <w:sz w:val="24"/>
            <w:szCs w:val="24"/>
          </w:rPr>
          <w:lastRenderedPageBreak/>
          <w:t xml:space="preserve">driver of TP53 deletions in bladder and biliary cancers. This divergence underscores how tissue-specific mutational processes </w:t>
        </w:r>
      </w:ins>
      <w:ins w:id="27" w:author="Mo Liu" w:date="2025-03-19T17:32:00Z" w16du:dateUtc="2025-03-19T09:32:00Z">
        <w:r w:rsidR="00B723A8">
          <w:rPr>
            <w:rFonts w:ascii="Times New Roman" w:hAnsi="Times New Roman" w:cs="Times New Roman" w:hint="eastAsia"/>
            <w:sz w:val="24"/>
            <w:szCs w:val="24"/>
          </w:rPr>
          <w:t>drive the key gene mutations in different type of cancers</w:t>
        </w:r>
      </w:ins>
      <w:del w:id="28"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w:t>
      </w:r>
      <w:r w:rsidRPr="00114E7D">
        <w:rPr>
          <w:rFonts w:ascii="Times New Roman" w:hAnsi="Times New Roman" w:cs="Times New Roman"/>
          <w:sz w:val="24"/>
          <w:szCs w:val="24"/>
        </w:rPr>
        <w:lastRenderedPageBreak/>
        <w:t>S4). This limitation of SigProfilerExtractor 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9"/>
      <w:r w:rsidR="00CB3861" w:rsidRPr="008A1C58">
        <w:rPr>
          <w:rFonts w:ascii="Times New Roman" w:hAnsi="Times New Roman" w:cs="Times New Roman"/>
          <w:sz w:val="24"/>
          <w:szCs w:val="24"/>
          <w:highlight w:val="yellow"/>
        </w:rPr>
        <w:t>Variant calls for 3417 WGS samples from the HMF cohort were obtained from xxxx</w:t>
      </w:r>
      <w:commentRangeEnd w:id="29"/>
      <w:r w:rsidR="00706990">
        <w:rPr>
          <w:rStyle w:val="CommentReference"/>
        </w:rPr>
        <w:commentReference w:id="29"/>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lastRenderedPageBreak/>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30" w:name="_Hlk191059301"/>
      <w:r w:rsidRPr="00D343FD">
        <w:rPr>
          <w:rFonts w:ascii="Times New Roman" w:hAnsi="Times New Roman" w:cs="Times New Roman"/>
          <w:sz w:val="24"/>
          <w:szCs w:val="24"/>
        </w:rPr>
        <w:t>RNASEH2b</w:t>
      </w:r>
      <w:bookmarkEnd w:id="30"/>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Thank Shang Li for plsmid.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w:t>
      </w:r>
      <w:r w:rsidRPr="0052001A">
        <w:rPr>
          <w:rFonts w:ascii="Times New Roman" w:hAnsi="Times New Roman" w:cs="Times New Roman"/>
          <w:sz w:val="24"/>
        </w:rPr>
        <w:lastRenderedPageBreak/>
        <w:t xml:space="preserve">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7"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8"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9"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0" w:author="Mo Liu" w:date="2025-03-12T17:17:00Z" w:initials="ML">
    <w:p w14:paraId="7C255D55" w14:textId="77777777" w:rsidR="006D2266" w:rsidRDefault="006D2266" w:rsidP="006D2266">
      <w:pPr>
        <w:pStyle w:val="CommentText"/>
      </w:pPr>
      <w:r>
        <w:rPr>
          <w:rStyle w:val="CommentReference"/>
        </w:rPr>
        <w:annotationRef/>
      </w:r>
      <w:r>
        <w:t>yes</w:t>
      </w:r>
    </w:p>
  </w:comment>
  <w:comment w:id="11"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2"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13"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14"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15" w:author="Mo Liu" w:date="2025-03-19T16:40:00Z" w:initials="ML">
    <w:p w14:paraId="6DDA9BE9" w14:textId="77777777" w:rsidR="003D5BC9" w:rsidRDefault="003D5BC9" w:rsidP="003D5BC9">
      <w:pPr>
        <w:pStyle w:val="CommentText"/>
      </w:pPr>
      <w:r>
        <w:rPr>
          <w:rStyle w:val="CommentReference"/>
        </w:rPr>
        <w:annotationRef/>
      </w:r>
      <w:r>
        <w:t>Use Figure1new</w:t>
      </w:r>
    </w:p>
  </w:comment>
  <w:comment w:id="29" w:author="Mo Liu" w:date="2024-10-04T09:10:00Z" w:initials="ML">
    <w:p w14:paraId="540BB308" w14:textId="7877BEC9"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471D5C22" w15:done="0"/>
  <w15:commentEx w15:paraId="36ADBB6A" w15:done="1"/>
  <w15:commentEx w15:paraId="2E1A0E00" w15:paraIdParent="36ADBB6A" w15:done="1"/>
  <w15:commentEx w15:paraId="6DDA9BE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0C19E5FB" w16cex:dateUtc="2025-03-11T00:32:00Z"/>
  <w16cex:commentExtensible w16cex:durableId="6E0C111F" w16cex:dateUtc="2025-03-11T00:40:00Z"/>
  <w16cex:commentExtensible w16cex:durableId="73247482" w16cex:dateUtc="2025-03-14T00:42:00Z"/>
  <w16cex:commentExtensible w16cex:durableId="20186583" w16cex:dateUtc="2025-03-19T08:4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471D5C22" w16cid:durableId="0C19E5FB"/>
  <w16cid:commentId w16cid:paraId="36ADBB6A" w16cid:durableId="6E0C111F"/>
  <w16cid:commentId w16cid:paraId="2E1A0E00" w16cid:durableId="73247482"/>
  <w16cid:commentId w16cid:paraId="6DDA9BE9" w16cid:durableId="20186583"/>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ECD812" w14:textId="77777777" w:rsidR="00C55D34" w:rsidRDefault="00C55D34" w:rsidP="000F4F7D">
      <w:pPr>
        <w:spacing w:after="0" w:line="240" w:lineRule="auto"/>
      </w:pPr>
      <w:r>
        <w:separator/>
      </w:r>
    </w:p>
  </w:endnote>
  <w:endnote w:type="continuationSeparator" w:id="0">
    <w:p w14:paraId="05A906E5" w14:textId="77777777" w:rsidR="00C55D34" w:rsidRDefault="00C55D34" w:rsidP="000F4F7D">
      <w:pPr>
        <w:spacing w:after="0" w:line="240" w:lineRule="auto"/>
      </w:pPr>
      <w:r>
        <w:continuationSeparator/>
      </w:r>
    </w:p>
  </w:endnote>
  <w:endnote w:type="continuationNotice" w:id="1">
    <w:p w14:paraId="2CD98611" w14:textId="77777777" w:rsidR="00C55D34" w:rsidRDefault="00C55D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59BDBD" w14:textId="77777777" w:rsidR="00C55D34" w:rsidRDefault="00C55D34" w:rsidP="000F4F7D">
      <w:pPr>
        <w:spacing w:after="0" w:line="240" w:lineRule="auto"/>
      </w:pPr>
      <w:r>
        <w:separator/>
      </w:r>
    </w:p>
  </w:footnote>
  <w:footnote w:type="continuationSeparator" w:id="0">
    <w:p w14:paraId="5CC373DA" w14:textId="77777777" w:rsidR="00C55D34" w:rsidRDefault="00C55D34" w:rsidP="000F4F7D">
      <w:pPr>
        <w:spacing w:after="0" w:line="240" w:lineRule="auto"/>
      </w:pPr>
      <w:r>
        <w:continuationSeparator/>
      </w:r>
    </w:p>
  </w:footnote>
  <w:footnote w:type="continuationNotice" w:id="1">
    <w:p w14:paraId="2A448BDB" w14:textId="77777777" w:rsidR="00C55D34" w:rsidRDefault="00C55D34">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3238"/>
    <w:rsid w:val="0069385B"/>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56DA"/>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5D34"/>
    <w:rsid w:val="00C568A8"/>
    <w:rsid w:val="00C5713C"/>
    <w:rsid w:val="00C579F6"/>
    <w:rsid w:val="00C57D4A"/>
    <w:rsid w:val="00C60B54"/>
    <w:rsid w:val="00C61645"/>
    <w:rsid w:val="00C61A42"/>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2B7AE6"/>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627E"/>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9E603B"/>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5</Pages>
  <Words>14967</Words>
  <Characters>85318</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32</cp:revision>
  <dcterms:created xsi:type="dcterms:W3CDTF">2025-03-14T00:53:00Z</dcterms:created>
  <dcterms:modified xsi:type="dcterms:W3CDTF">2025-03-1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